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Struck-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Gdańsk, Al. Gen. Hallera 107, 80-416 Gdańsk,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r w:rsidR="008441E0" w:rsidRPr="008441E0">
        <w:t xml:space="preserve">XBridge Shield </w:t>
      </w:r>
      <w:r w:rsidR="00702372">
        <w:t>RP</w:t>
      </w:r>
      <w:r w:rsidR="008441E0" w:rsidRPr="008441E0">
        <w:t>18,</w:t>
      </w:r>
      <w:r w:rsidR="008441E0">
        <w:t xml:space="preserve"> </w:t>
      </w:r>
      <w:r w:rsidR="008441E0" w:rsidRPr="008441E0">
        <w:t>XTerra MS C18</w:t>
      </w:r>
      <w:r w:rsidR="008441E0">
        <w:t xml:space="preserve">, </w:t>
      </w:r>
      <w:r w:rsidR="008441E0" w:rsidRPr="008441E0">
        <w:t>XBridge Phenyl</w:t>
      </w:r>
      <w:r w:rsidR="008441E0">
        <w:t xml:space="preserve">, </w:t>
      </w:r>
      <w:r w:rsidR="008441E0" w:rsidRPr="008441E0">
        <w:t>XBridg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71CCE2C6" w:rsidR="00681A67" w:rsidRPr="00EC5A87" w:rsidRDefault="00681A67" w:rsidP="006F1F34">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Pr="00EC5A87">
        <w:t>.</w:t>
      </w:r>
      <w:r w:rsidR="00BE4FC0">
        <w:t xml:space="preserve"> It limits</w:t>
      </w:r>
      <w:r w:rsidR="00C26B67">
        <w:t xml:space="preserve"> </w:t>
      </w:r>
      <w:r w:rsidR="00BE4FC0">
        <w:t xml:space="preserve">the practical </w:t>
      </w:r>
      <w:r w:rsidR="00C26B67">
        <w:t xml:space="preserve">usefulness </w:t>
      </w:r>
      <w:r w:rsidR="00BE4FC0">
        <w:t xml:space="preserve">of these methods </w:t>
      </w:r>
      <w:r w:rsidR="00C26B67">
        <w:t>in extrapolating 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rsidR="00AC3168">
        <w:t xml:space="preserve"> </w:t>
      </w:r>
    </w:p>
    <w:p w14:paraId="797742E2" w14:textId="6DD01690"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BE4FC0">
        <w:t>.</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185C56B8"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r w:rsidR="00E34BFB" w:rsidRPr="008441E0">
        <w:t>XBridge</w:t>
      </w:r>
      <w:r w:rsidR="00E34BFB">
        <w:t xml:space="preserve"> </w:t>
      </w:r>
      <w:r w:rsidR="00E34BFB" w:rsidRPr="008441E0">
        <w:t xml:space="preserve">Shield </w:t>
      </w:r>
      <w:r w:rsidR="00E34BFB">
        <w:t>RP</w:t>
      </w:r>
      <w:r w:rsidR="00E34BFB" w:rsidRPr="008441E0">
        <w:t>18,</w:t>
      </w:r>
      <w:r w:rsidR="00E34BFB">
        <w:t xml:space="preserve"> </w:t>
      </w:r>
      <w:r w:rsidR="00E34BFB" w:rsidRPr="008441E0">
        <w:t>XTerra MS C18</w:t>
      </w:r>
      <w:r w:rsidR="00E34BFB">
        <w:t xml:space="preserve">, </w:t>
      </w:r>
      <w:r w:rsidR="00E34BFB" w:rsidRPr="008441E0">
        <w:t>XBridge Phenyl</w:t>
      </w:r>
      <w:r w:rsidR="00E34BFB">
        <w:t xml:space="preserve">, </w:t>
      </w:r>
      <w:r w:rsidR="00E34BFB" w:rsidRPr="008441E0">
        <w:t>XBridge C8</w:t>
      </w:r>
      <w:r w:rsidR="00E34BFB">
        <w:t xml:space="preserve"> and </w:t>
      </w:r>
      <w:r w:rsidR="00E34BFB" w:rsidRPr="008441E0">
        <w:t>Xterra MS C8</w:t>
      </w:r>
      <w:r w:rsidR="00E34BFB">
        <w:t>)</w:t>
      </w:r>
      <w:r w:rsidRPr="00AF079C">
        <w:t xml:space="preserve">, and a wide range of chromatographic conditions (pH, organic modifier, </w:t>
      </w:r>
      <w:r w:rsidRPr="00AF079C">
        <w:t xml:space="preserve">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r w:rsidR="00E34BFB" w:rsidRPr="008441E0">
        <w:t>XBridge</w:t>
      </w:r>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aldbronn, Germany) and a 6224 time of flight (TOF) mass spectrometer with a dual electrospray ionization source (Dual ESI) in positive polarity, using an </w:t>
      </w:r>
      <w:r w:rsidR="00526833" w:rsidRPr="008441E0">
        <w:t xml:space="preserve">XBridge Shield </w:t>
      </w:r>
      <w:r w:rsidR="00702372">
        <w:t>RP</w:t>
      </w:r>
      <w:r w:rsidR="00526833" w:rsidRPr="008441E0">
        <w:t>18,</w:t>
      </w:r>
      <w:r w:rsidR="00526833">
        <w:t xml:space="preserve"> </w:t>
      </w:r>
      <w:r w:rsidR="00526833" w:rsidRPr="008441E0">
        <w:t>XTerra MS C18</w:t>
      </w:r>
      <w:r w:rsidR="00526833">
        <w:t xml:space="preserve">, </w:t>
      </w:r>
      <w:r w:rsidR="00526833" w:rsidRPr="008441E0">
        <w:t>XBridge Phenyl</w:t>
      </w:r>
      <w:r w:rsidR="00526833">
        <w:t xml:space="preserve">, </w:t>
      </w:r>
      <w:r w:rsidR="00526833" w:rsidRPr="008441E0">
        <w:t>XBridge C8</w:t>
      </w:r>
      <w:r w:rsidR="00526833">
        <w:t xml:space="preserve"> and </w:t>
      </w:r>
      <w:r w:rsidR="00526833" w:rsidRPr="008441E0">
        <w:t>Xterra MS C8</w:t>
      </w:r>
      <w:r w:rsidR="00526833">
        <w:t xml:space="preserve"> </w:t>
      </w:r>
      <w:r w:rsidR="00681A67" w:rsidRPr="00CB00D3">
        <w:t>Waters Ltd., Milford, MA, USA, 3 mm × 50 mm, 2.5 μm</w:t>
      </w:r>
      <w:r w:rsidR="00526833">
        <w:t>)</w:t>
      </w:r>
      <w:r w:rsidR="00681A67" w:rsidRPr="00CB00D3">
        <w:t>. The extra column volume and system dwell volume (</w:t>
      </w:r>
      <w:r w:rsidR="00681A67" w:rsidRPr="00CB00D3">
        <w:rPr>
          <w:i/>
        </w:rPr>
        <w:t>V</w:t>
      </w:r>
      <w:r w:rsidR="00681A67" w:rsidRPr="00CB00D3">
        <w:rPr>
          <w:i/>
          <w:vertAlign w:val="subscript"/>
        </w:rPr>
        <w:t>d</w:t>
      </w:r>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formate were selected as buffers to control the pH of the mobile phase during chromatographic separation. The pH of the buffers (nominal aqueous pH) was adjusted to the desired pH (ammonium formate: 2.5, 3.3, 4.1, 8.9, and 9.7; ammonium </w:t>
      </w:r>
      <w:r w:rsidRPr="00CB00D3">
        <w:lastRenderedPageBreak/>
        <w:t xml:space="preserve">acetate: 4.9 and 5.8; and ammonium bicarbonate: 6.8 and 10.5) by an appropriate addition of formic acid, acetic acid and ammonia, respectively. The pH was measured at 25 °C and 35 °C using an S220 pH meter (Mettler Toledo, Greifensee, Switzerland) with an InLab® Routine Pro ISM electrode after mixing an organic modifier with the buffer solution. </w:t>
      </w:r>
    </w:p>
    <w:p w14:paraId="6AA202EC" w14:textId="28D021C6" w:rsidR="00681A67" w:rsidRPr="00CB00D3" w:rsidRDefault="00681A67" w:rsidP="006F1F34">
      <w:pPr>
        <w:pStyle w:val="TAMainText"/>
      </w:pPr>
      <w:r w:rsidRPr="00CB00D3">
        <w:t>The MassHunter Profinder B.08.00 (Agilent Technologies, Waldbronn,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Checkmol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r w:rsidR="00681A67" w:rsidRPr="00CB00D3">
        <w:rPr>
          <w:i/>
        </w:rPr>
        <w:t>pKalit</w:t>
      </w:r>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r w:rsidRPr="00167C8C">
        <w:rPr>
          <w:i/>
        </w:rPr>
        <w:t>r</w:t>
      </w:r>
      <w:r w:rsidRPr="00167C8C">
        <w:rPr>
          <w:i/>
          <w:vertAlign w:val="superscript"/>
        </w:rPr>
        <w:t>th</w:t>
      </w:r>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8B3147"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r w:rsidRPr="00167C8C">
        <w:rPr>
          <w:i/>
        </w:rPr>
        <w:t>apH</w:t>
      </w:r>
      <w:r w:rsidRPr="00502488">
        <w:rPr>
          <w:i/>
          <w:vertAlign w:val="subscript"/>
        </w:rPr>
        <w:t>r</w:t>
      </w:r>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r w:rsidRPr="00167C8C">
        <w:rPr>
          <w:i/>
        </w:rPr>
        <w:t>pK</w:t>
      </w:r>
      <w:r w:rsidRPr="00167C8C">
        <w:rPr>
          <w:i/>
          <w:vertAlign w:val="subscript"/>
        </w:rPr>
        <w:t>a</w:t>
      </w:r>
      <w:r w:rsidRPr="00167C8C">
        <w:t xml:space="preserve"> values and organic modifier content was assumed:</w:t>
      </w:r>
    </w:p>
    <w:p w14:paraId="74455CA1" w14:textId="77777777" w:rsidR="00681A67" w:rsidRPr="00167C8C" w:rsidRDefault="008B3147"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r w:rsidRPr="00167C8C">
        <w:rPr>
          <w:i/>
        </w:rPr>
        <w:t>pK</w:t>
      </w:r>
      <w:r w:rsidRPr="00167C8C">
        <w:rPr>
          <w:i/>
          <w:vertAlign w:val="subscript"/>
        </w:rPr>
        <w:t>a</w:t>
      </w:r>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r w:rsidRPr="006771DE">
        <w:rPr>
          <w:i/>
        </w:rPr>
        <w:t>t</w:t>
      </w:r>
      <w:r w:rsidRPr="006771DE">
        <w:rPr>
          <w:i/>
          <w:vertAlign w:val="subscript"/>
        </w:rPr>
        <w:t>Robs,z</w:t>
      </w:r>
      <w:r w:rsidRPr="006771DE">
        <w:t>) were modeled using the following model:</w:t>
      </w:r>
    </w:p>
    <w:p w14:paraId="18F0384E" w14:textId="5BA2C9E2" w:rsidR="00681A67" w:rsidRPr="006771DE" w:rsidRDefault="008B3147"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r w:rsidRPr="006771DE">
        <w:rPr>
          <w:i/>
        </w:rPr>
        <w:t>z</w:t>
      </w:r>
      <w:r w:rsidRPr="006771DE">
        <w:rPr>
          <w:i/>
          <w:vertAlign w:val="superscript"/>
        </w:rPr>
        <w:t>th</w:t>
      </w:r>
      <w:r w:rsidRPr="006771DE">
        <w:rPr>
          <w:i/>
        </w:rPr>
        <w:t xml:space="preserve"> </w:t>
      </w:r>
      <w:r w:rsidRPr="006771DE">
        <w:t xml:space="preserve">measurement and </w:t>
      </w:r>
      <w:r w:rsidRPr="006771DE">
        <w:rPr>
          <w:i/>
        </w:rPr>
        <w:t>student_t</w:t>
      </w:r>
      <w:r w:rsidRPr="006771DE">
        <w:t xml:space="preserve"> denotes the student’s t-distribution with the mean given by the predicted retention time </w:t>
      </w:r>
      <w:r w:rsidRPr="006771DE">
        <w:rPr>
          <w:i/>
        </w:rPr>
        <w:t>t</w:t>
      </w:r>
      <w:r w:rsidRPr="006771DE">
        <w:rPr>
          <w:i/>
          <w:vertAlign w:val="subscript"/>
        </w:rPr>
        <w:t>R,z</w:t>
      </w:r>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r w:rsidRPr="006771DE">
        <w:rPr>
          <w:i/>
        </w:rPr>
        <w:t>t</w:t>
      </w:r>
      <w:r w:rsidRPr="006771DE">
        <w:rPr>
          <w:i/>
          <w:vertAlign w:val="subscript"/>
        </w:rPr>
        <w:t>R,z</w:t>
      </w:r>
      <w:r w:rsidRPr="006771DE">
        <w:t xml:space="preserve"> under an organic modifier gradient was calculated utilizing the well-known integral equation:</w:t>
      </w:r>
    </w:p>
    <w:p w14:paraId="4A90AAFF" w14:textId="0F27CDCE" w:rsidR="00681A67" w:rsidRPr="006771DE" w:rsidRDefault="008B3147"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r w:rsidRPr="006771DE">
        <w:rPr>
          <w:i/>
        </w:rPr>
        <w:t>t</w:t>
      </w:r>
      <w:r w:rsidRPr="006771DE">
        <w:rPr>
          <w:i/>
          <w:vertAlign w:val="subscript"/>
        </w:rPr>
        <w:t>e</w:t>
      </w:r>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The numerical solution of this integral equation was carried out using the method of steps with 4 and 10 steps for methanol and acetonitrile gradients using the method proposed by Nikitas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8B3147"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5C24B14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r w:rsidR="00F74139" w:rsidRPr="002121C8">
        <w:rPr>
          <w:i/>
        </w:rPr>
        <w:t>logP=</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r w:rsidR="00E57FAB" w:rsidRPr="00C4733B">
        <w:rPr>
          <w:i/>
          <w:iCs/>
        </w:rPr>
        <w:t>logkw</w:t>
      </w:r>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r w:rsidR="00805496" w:rsidRPr="00C4733B">
        <w:rPr>
          <w:i/>
          <w:iCs/>
        </w:rPr>
        <w:t>logP</w:t>
      </w:r>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the effect of temperature on logkw (</w:t>
      </w:r>
      <w:r w:rsidR="00402BC0" w:rsidRPr="00C4733B">
        <w:rPr>
          <w:i/>
          <w:iCs/>
        </w:rPr>
        <w:t>dlogkT</w:t>
      </w:r>
      <w:r w:rsidR="00402BC0">
        <w:t xml:space="preserve">), the effect of dissociation </w:t>
      </w:r>
      <w:r w:rsidR="00FB169A">
        <w:t xml:space="preserve">on </w:t>
      </w:r>
      <w:r w:rsidR="00FB169A" w:rsidRPr="00C4733B">
        <w:rPr>
          <w:i/>
          <w:iCs/>
        </w:rPr>
        <w:t>logkw</w:t>
      </w:r>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r w:rsidR="00402BC0" w:rsidRPr="00C4733B">
        <w:rPr>
          <w:i/>
          <w:iCs/>
        </w:rPr>
        <w:t>dlogkw</w:t>
      </w:r>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r w:rsidR="00402BC0" w:rsidRPr="00C4733B">
        <w:rPr>
          <w:i/>
          <w:iCs/>
        </w:rPr>
        <w:t>clogkw</w:t>
      </w:r>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r w:rsidR="00402BC0" w:rsidRPr="00C4733B">
        <w:rPr>
          <w:i/>
          <w:iCs/>
        </w:rPr>
        <w:t>cdlogkT</w:t>
      </w:r>
      <w:r w:rsidR="00402BC0">
        <w:t xml:space="preserve">, </w:t>
      </w:r>
      <w:r w:rsidR="00402BC0" w:rsidRPr="00C4733B">
        <w:rPr>
          <w:i/>
          <w:iCs/>
        </w:rPr>
        <w:t>cdlogkw</w:t>
      </w:r>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r w:rsidR="00D46423" w:rsidRPr="00C4733B">
        <w:rPr>
          <w:i/>
          <w:iCs/>
        </w:rPr>
        <w:t>clogkw</w:t>
      </w:r>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c</w:t>
      </w:r>
      <w:r w:rsidR="00D46423">
        <w:rPr>
          <w:rFonts w:ascii="Times New Roman" w:hAnsi="Times New Roman"/>
        </w:rPr>
        <w:t>ρ</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r w:rsidR="00402BC0" w:rsidRPr="00C4733B">
        <w:rPr>
          <w:i/>
          <w:iCs/>
        </w:rPr>
        <w:t>apH</w:t>
      </w:r>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r w:rsidR="002A1632" w:rsidRPr="00C4733B">
        <w:rPr>
          <w:i/>
          <w:iCs/>
        </w:rPr>
        <w:t>capH</w:t>
      </w:r>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r w:rsidR="00411B27" w:rsidRPr="00C4733B">
        <w:rPr>
          <w:i/>
          <w:iCs/>
        </w:rPr>
        <w:t>pKaw</w:t>
      </w:r>
      <w:r w:rsidR="00411B27">
        <w:t xml:space="preserve"> </w:t>
      </w:r>
      <w:r w:rsidR="002A1632">
        <w:t>(</w:t>
      </w:r>
      <w:r w:rsidR="00411B27">
        <w:t xml:space="preserve">dependent on </w:t>
      </w:r>
      <w:r w:rsidR="00ED1641">
        <w:t xml:space="preserve">literature </w:t>
      </w:r>
      <w:r w:rsidR="00ED1641" w:rsidRPr="00C4733B">
        <w:rPr>
          <w:i/>
          <w:iCs/>
        </w:rPr>
        <w:t>pKa</w:t>
      </w:r>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XBridge Shield RP18 and </w:t>
      </w:r>
      <w:r w:rsidR="0029085A">
        <w:t>c</w:t>
      </w:r>
      <w:r w:rsidR="0029085A">
        <w:rPr>
          <w:rFonts w:ascii="Times New Roman" w:hAnsi="Times New Roman"/>
        </w:rPr>
        <w:t>ω</w:t>
      </w:r>
      <w:r w:rsidR="0029085A">
        <w:t xml:space="preserve"> </w:t>
      </w:r>
      <w:r w:rsidR="00A82D1C">
        <w:t>for the difference between the other columns and XBridge Shield RP18</w:t>
      </w:r>
      <w:r w:rsidR="00C4733B">
        <w:t xml:space="preserve">, </w:t>
      </w:r>
      <w:r w:rsidR="00C4733B" w:rsidRPr="00C4733B">
        <w:rPr>
          <w:rFonts w:ascii="Times New Roman" w:hAnsi="Times New Roman"/>
          <w:i/>
          <w:iCs/>
        </w:rPr>
        <w:t>ω</w:t>
      </w:r>
      <w:r w:rsidR="00C4733B" w:rsidRPr="00C4733B">
        <w:rPr>
          <w:rFonts w:ascii="Times New Roman" w:hAnsi="Times New Roman"/>
          <w:i/>
          <w:iCs/>
          <w:vertAlign w:val="subscript"/>
        </w:rPr>
        <w:t>T</w:t>
      </w:r>
      <w:r w:rsidR="00C4733B">
        <w:rPr>
          <w:rFonts w:ascii="Times New Roman" w:hAnsi="Times New Roman"/>
          <w:vertAlign w:val="subscript"/>
        </w:rPr>
        <w:t xml:space="preserve"> </w:t>
      </w:r>
      <w:r w:rsidR="00C4733B">
        <w:t xml:space="preserve">and </w:t>
      </w:r>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r w:rsidR="00C4733B">
        <w:t xml:space="preserve"> for temperature effects, </w:t>
      </w:r>
      <w:r w:rsidR="00C4733B" w:rsidRPr="00C4733B">
        <w:t>κ</w:t>
      </w:r>
      <w:r w:rsidR="00C4733B">
        <w:t xml:space="preserve"> and c</w:t>
      </w:r>
      <w:r w:rsidR="00C4733B" w:rsidRPr="00C4733B">
        <w:t>κ</w:t>
      </w:r>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X</w:t>
      </w:r>
      <w:r w:rsidR="00C4733B">
        <w:t>B</w:t>
      </w:r>
      <w:r w:rsidR="00402BC0">
        <w:t>ridg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1A3D903"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w:t>
      </w:r>
      <w:r>
        <w:lastRenderedPageBreak/>
        <w:t>1000 warm up iterations</w:t>
      </w:r>
      <w:r w:rsidRPr="00015E77">
        <w:t xml:space="preserve">. The </w:t>
      </w:r>
      <w:r w:rsidRPr="00015E77">
        <w:rPr>
          <w:i/>
        </w:rPr>
        <w:t>reduce_sum</w:t>
      </w:r>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Tryton computing cluster</w:t>
      </w:r>
      <w:r>
        <w:t xml:space="preserve"> </w:t>
      </w:r>
      <w:r w:rsidRPr="000C78DD">
        <w:t>in</w:t>
      </w:r>
      <w:r>
        <w:t xml:space="preserve"> </w:t>
      </w:r>
      <w:r w:rsidRPr="000C78DD">
        <w:t>Centre of Informatics Tricity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for X</w:t>
      </w:r>
      <w:r w:rsidR="0068285E">
        <w:t>B</w:t>
      </w:r>
      <w:r w:rsidR="00BF194C" w:rsidRPr="00BF194C">
        <w:t>ridg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r w:rsidR="00E4437E" w:rsidRPr="00BF194C">
        <w:t>X</w:t>
      </w:r>
      <w:r w:rsidR="00E4437E">
        <w:t>B</w:t>
      </w:r>
      <w:r w:rsidR="00E4437E" w:rsidRPr="00BF194C">
        <w:t>ridg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28F808F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S</w:t>
      </w:r>
      <w:r w:rsidR="00DF160F">
        <w:rPr>
          <w:szCs w:val="19"/>
        </w:rPr>
        <w:t xml:space="preserve">imulations were performed for </w:t>
      </w:r>
      <w:r w:rsidR="00DF160F" w:rsidRPr="002B09C4">
        <w:rPr>
          <w:i/>
          <w:iCs/>
          <w:szCs w:val="19"/>
        </w:rPr>
        <w:t>fio</w:t>
      </w:r>
      <w:r w:rsidR="00DF160F">
        <w:rPr>
          <w:szCs w:val="19"/>
        </w:rPr>
        <w:t xml:space="preserve"> ranging from 0.05 to 0.15 by 0.02, </w:t>
      </w:r>
      <w:r w:rsidR="00DF160F" w:rsidRPr="002B09C4">
        <w:rPr>
          <w:i/>
          <w:iCs/>
          <w:szCs w:val="19"/>
        </w:rPr>
        <w:t>pHo</w:t>
      </w:r>
      <w:r w:rsidR="00DF160F">
        <w:rPr>
          <w:szCs w:val="19"/>
        </w:rPr>
        <w:t xml:space="preserve"> ranging from 2.5 to 10.5 by 0.2, </w:t>
      </w:r>
      <w:r w:rsidR="00DF160F" w:rsidRPr="002B09C4">
        <w:rPr>
          <w:i/>
          <w:iCs/>
          <w:szCs w:val="19"/>
        </w:rPr>
        <w:t>tg</w:t>
      </w:r>
      <w:r w:rsidR="00DF160F">
        <w:rPr>
          <w:szCs w:val="19"/>
        </w:rPr>
        <w:t xml:space="preserve"> ranging from 20 to 200  by 20, using MeOH and ACN as organic modifiers and for five tested columns.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r w:rsidRPr="008451C4">
        <w:rPr>
          <w:i/>
          <w:iCs/>
        </w:rPr>
        <w:t>mintr</w:t>
      </w:r>
      <w:r>
        <w:t xml:space="preserve">), the highest retention time </w:t>
      </w:r>
      <w:r w:rsidR="00C70BC1">
        <w:t>among</w:t>
      </w:r>
      <w:r>
        <w:t xml:space="preserve"> analytes (</w:t>
      </w:r>
      <w:r w:rsidRPr="008451C4">
        <w:rPr>
          <w:i/>
          <w:iCs/>
        </w:rPr>
        <w:t>maxtr</w:t>
      </w:r>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r w:rsidR="009B5ECC" w:rsidRPr="00D95F45">
        <w:rPr>
          <w:i/>
          <w:iCs/>
        </w:rPr>
        <w:t>res</w:t>
      </w:r>
      <w:r w:rsidR="009B5ECC">
        <w:t xml:space="preserve"> is</w:t>
      </w:r>
      <w:r>
        <w:t xml:space="preserve"> less than 2. Otherwise, </w:t>
      </w:r>
      <w:r w:rsidR="009B5ECC">
        <w:t xml:space="preserve">the utility </w:t>
      </w:r>
      <w:r w:rsidR="00587D74">
        <w:t xml:space="preserve">was linearly related to </w:t>
      </w:r>
      <w:r w:rsidR="00A356A5" w:rsidRPr="008451C4">
        <w:rPr>
          <w:i/>
          <w:iCs/>
        </w:rPr>
        <w:t>maxtr</w:t>
      </w:r>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3CB97BF1"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136950">
        <w:t xml:space="preserve"> given various </w:t>
      </w:r>
      <w:r w:rsidR="002B09C4">
        <w:t xml:space="preserve">preliminary </w:t>
      </w:r>
      <w:r w:rsidR="00136950">
        <w:t>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777777"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 xml:space="preserve">for five chromatographic </w:t>
      </w:r>
      <w:r w:rsidR="00A774C2">
        <w:t>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528E6A42"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r w:rsidR="00D46423" w:rsidRPr="008E5304">
        <w:rPr>
          <w:i/>
          <w:iCs/>
        </w:rPr>
        <w:t>logkw</w:t>
      </w:r>
      <w:r w:rsidR="00D46423">
        <w:t xml:space="preserve"> of a neutral form of an analyte (a measure of hydrophobicity) is </w:t>
      </w:r>
      <w:r w:rsidR="00D46423" w:rsidRPr="00467A90">
        <w:t>3.6</w:t>
      </w:r>
      <w:r w:rsidR="00D46423">
        <w:t xml:space="preserve"> for XBridge Shield RP18, and is 0.42, 0.17, 0.10, and 0.17 higher for </w:t>
      </w:r>
      <w:r w:rsidR="00D46423" w:rsidRPr="008441E0">
        <w:t>XTerra MS C18</w:t>
      </w:r>
      <w:r w:rsidR="00D46423">
        <w:t xml:space="preserve">, </w:t>
      </w:r>
      <w:r w:rsidR="00D46423" w:rsidRPr="008441E0">
        <w:t>XBridge Phenyl</w:t>
      </w:r>
      <w:r w:rsidR="00D46423">
        <w:t xml:space="preserve">, </w:t>
      </w:r>
      <w:r w:rsidR="00D46423" w:rsidRPr="008441E0">
        <w:t>XBridg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in comparison to XBridg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r w:rsidR="00D46423">
        <w:t>XBridge Shield RP18 and the other columns is 0.59, -0.12, 0.36, 0.48.</w:t>
      </w:r>
      <w:r w:rsidR="00122CCD">
        <w:t xml:space="preserve"> </w:t>
      </w:r>
      <w:r w:rsidR="009B6766">
        <w:t>The BAV for logkw and S1 (</w:t>
      </w:r>
      <w:r w:rsidR="009B6766" w:rsidRPr="00B340E6">
        <w:rPr>
          <w:rFonts w:ascii="Times New Roman" w:hAnsi="Times New Roman"/>
          <w:i/>
          <w:iCs/>
        </w:rPr>
        <w:t>ω</w:t>
      </w:r>
      <w:r w:rsidR="008E0518" w:rsidRPr="00B340E6">
        <w:rPr>
          <w:i/>
          <w:iCs/>
          <w:vertAlign w:val="subscript"/>
        </w:rPr>
        <w:t>logkw</w:t>
      </w:r>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XBridg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r w:rsidR="009B6766" w:rsidRPr="008E5304">
        <w:rPr>
          <w:i/>
          <w:iCs/>
        </w:rPr>
        <w:t>logkw</w:t>
      </w:r>
      <w:r w:rsidR="009B6766">
        <w:t xml:space="preserve"> (</w:t>
      </w:r>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r w:rsidR="009B6766">
        <w:t xml:space="preserve">) are small </w:t>
      </w:r>
      <w:r w:rsidR="002B70F2">
        <w:t>(</w:t>
      </w:r>
      <w:r w:rsidR="008E0518">
        <w:t>0.10-0.13</w:t>
      </w:r>
      <w:r w:rsidR="002B70F2">
        <w:t>)</w:t>
      </w:r>
      <w:r w:rsidR="009B6766">
        <w:t xml:space="preserve">. They are also correlated with </w:t>
      </w:r>
      <w:r w:rsidR="002B70F2">
        <w:t>correlations (</w:t>
      </w:r>
      <w:r w:rsidR="009B6766" w:rsidRPr="00B340E6">
        <w:rPr>
          <w:i/>
          <w:iCs/>
        </w:rPr>
        <w:t>c</w:t>
      </w:r>
      <w:r w:rsidR="009B6766" w:rsidRPr="00B340E6">
        <w:rPr>
          <w:rFonts w:ascii="Times New Roman" w:hAnsi="Times New Roman"/>
          <w:i/>
          <w:iCs/>
        </w:rPr>
        <w:t>ρ</w:t>
      </w:r>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w:t>
      </w:r>
      <w:r w:rsidR="00DA6495">
        <w:lastRenderedPageBreak/>
        <w:t xml:space="preserve">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r w:rsidR="00DA6495" w:rsidRPr="00135F49">
        <w:rPr>
          <w:i/>
          <w:iCs/>
        </w:rPr>
        <w:t>clogkw</w:t>
      </w:r>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 </w:t>
      </w:r>
      <w:r w:rsidR="00C70BC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4F119E7A" w:rsidR="008A351F" w:rsidRDefault="00715AD8" w:rsidP="00E95769">
      <w:r>
        <w:t xml:space="preserve">The log P effect </w:t>
      </w:r>
      <w:r w:rsidR="00230674">
        <w:t xml:space="preserve">for </w:t>
      </w:r>
      <w:r w:rsidRPr="00135F49">
        <w:rPr>
          <w:i/>
          <w:iCs/>
        </w:rPr>
        <w:t>logkw</w:t>
      </w:r>
      <w:r>
        <w:t xml:space="preserve"> and </w:t>
      </w:r>
      <w:r w:rsidRPr="00135F49">
        <w:rPr>
          <w:i/>
          <w:iCs/>
        </w:rPr>
        <w:t>S1</w:t>
      </w:r>
      <w:r w:rsidR="008E0518" w:rsidRPr="00135F49">
        <w:rPr>
          <w:i/>
          <w:iCs/>
        </w:rPr>
        <w:t>m</w:t>
      </w:r>
      <w:r>
        <w:t xml:space="preserve"> </w:t>
      </w:r>
      <w:r w:rsidR="008A351F">
        <w:t>has a</w:t>
      </w:r>
      <w:r w:rsidR="00230674">
        <w:t xml:space="preserve"> </w:t>
      </w:r>
      <w:r>
        <w:t>slope of 0.83 and 0.48 for XBridge Shield RP 18. The effect</w:t>
      </w:r>
      <w:r w:rsidR="00230674">
        <w:t>s of</w:t>
      </w:r>
      <w:r>
        <w:t xml:space="preserve"> column</w:t>
      </w:r>
      <w:r w:rsidR="00230674">
        <w:t>s</w:t>
      </w:r>
      <w:r>
        <w:t xml:space="preserve"> 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XBridge </w:t>
      </w:r>
      <w:r w:rsidR="000927BB">
        <w:t>Phenyl</w:t>
      </w:r>
      <w:r>
        <w:t xml:space="preserve"> </w:t>
      </w:r>
      <w:r w:rsidR="002A3AAD" w:rsidRPr="00135F49">
        <w:rPr>
          <w:i/>
          <w:iCs/>
        </w:rPr>
        <w:t>cS1m</w:t>
      </w:r>
      <w:r w:rsidR="002A3AAD">
        <w:t xml:space="preserve"> </w:t>
      </w:r>
      <w:r w:rsidR="008F0F0A">
        <w:t>parameter</w:t>
      </w:r>
      <w:r w:rsidR="008E5304">
        <w:t>.</w:t>
      </w:r>
    </w:p>
    <w:p w14:paraId="5AE43735" w14:textId="6B871056" w:rsidR="00095461" w:rsidRDefault="009448A6" w:rsidP="00E95769">
      <w:pPr>
        <w:rPr>
          <w:rFonts w:ascii="Times New Roman" w:hAnsi="Times New Roman"/>
        </w:rPr>
      </w:pPr>
      <w:r>
        <w:t xml:space="preserve">The </w:t>
      </w:r>
      <w:r w:rsidRPr="00135F49">
        <w:rPr>
          <w:i/>
          <w:iCs/>
        </w:rPr>
        <w:t>S1</w:t>
      </w:r>
      <w:r>
        <w:t xml:space="preserve"> is higher in ACN than in MeOH by 0.61 for XBridge Shield RP18 column, and additionally is higher by 0.15</w:t>
      </w:r>
      <w:r w:rsidR="00F277B5">
        <w:t xml:space="preserve">, </w:t>
      </w:r>
      <w:r>
        <w:t xml:space="preserve">0.81, 0.51, 0.04 for </w:t>
      </w:r>
      <w:r w:rsidRPr="008441E0">
        <w:t>XTerra MS C18</w:t>
      </w:r>
      <w:r>
        <w:t xml:space="preserve">, </w:t>
      </w:r>
      <w:r w:rsidRPr="008441E0">
        <w:t>XBridge Phenyl</w:t>
      </w:r>
      <w:r>
        <w:t xml:space="preserve">, </w:t>
      </w:r>
      <w:r w:rsidRPr="008441E0">
        <w:t>XBridg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XBridg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for XBridge Phenyl</w:t>
      </w:r>
      <w:r w:rsidR="008677E5">
        <w:t xml:space="preserve">. </w:t>
      </w:r>
    </w:p>
    <w:p w14:paraId="512F7319" w14:textId="5AA5A7B7" w:rsidR="00E95769" w:rsidRPr="00095461" w:rsidRDefault="00D46423" w:rsidP="00E95769">
      <w:pPr>
        <w:rPr>
          <w:rFonts w:ascii="Times New Roman" w:hAnsi="Times New Roman"/>
        </w:rPr>
      </w:pPr>
      <w:r>
        <w:t xml:space="preserve">The logkw for acids and bases is lower by </w:t>
      </w:r>
      <w:r w:rsidRPr="0047784E">
        <w:t>-0.79</w:t>
      </w:r>
      <w:r>
        <w:t xml:space="preserve"> and </w:t>
      </w:r>
      <w:r w:rsidRPr="0047784E">
        <w:t>-0.97</w:t>
      </w:r>
      <w:r>
        <w:t xml:space="preserve"> on XBridg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The pH effects on logkw for acids and bases (apH) are small and negative for acids</w:t>
      </w:r>
      <w:r w:rsidR="0027491C">
        <w:t xml:space="preserve"> </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XBridge Shield RP18. The column effect</w:t>
      </w:r>
      <w:r w:rsidR="00E95769">
        <w:t>s</w:t>
      </w:r>
      <w:r w:rsidR="0027491C">
        <w:t xml:space="preserve"> for </w:t>
      </w:r>
      <w:r w:rsidR="0027491C" w:rsidRPr="00E95769">
        <w:rPr>
          <w:i/>
          <w:iCs/>
        </w:rPr>
        <w:t>apH</w:t>
      </w:r>
      <w:r w:rsidR="0027491C">
        <w:t xml:space="preserve"> </w:t>
      </w:r>
      <w:r w:rsidR="00E95769">
        <w:t xml:space="preserve">are small </w:t>
      </w:r>
      <w:r w:rsidR="00DF160F">
        <w:t xml:space="preserve">and range </w:t>
      </w:r>
      <w:r w:rsidR="00E95769">
        <w:t xml:space="preserve">for acids </w:t>
      </w:r>
      <w:r w:rsidR="00DF160F">
        <w:t xml:space="preserve">from </w:t>
      </w:r>
      <w:r w:rsidR="00E95769">
        <w:t>-0.02</w:t>
      </w:r>
      <w:r w:rsidR="00DF160F">
        <w:t xml:space="preserve"> to </w:t>
      </w:r>
      <w:r w:rsidR="00E95769">
        <w:t xml:space="preserve">0 and for bases </w:t>
      </w:r>
      <w:r w:rsidR="00DF160F">
        <w:t xml:space="preserve">from </w:t>
      </w:r>
      <w:r w:rsidR="00E95769">
        <w:t xml:space="preserve">0.05 </w:t>
      </w:r>
      <w:r w:rsidR="00DF160F">
        <w:t xml:space="preserve">to </w:t>
      </w:r>
      <w:r w:rsidR="00E95769">
        <w:t xml:space="preserve">-0.01.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XBridge Shield RP18 column (column effects)</w:t>
      </w:r>
      <w:r w:rsidRPr="006F1F34">
        <w:t>.</w:t>
      </w:r>
    </w:p>
    <w:p w14:paraId="7FA3650D" w14:textId="46E53F6B" w:rsidR="00095461" w:rsidRPr="00095461" w:rsidRDefault="00095461" w:rsidP="00095461">
      <w:r>
        <w:t xml:space="preserve">The S1m for acids and bases is higher by 0.17 and 0.12 on XBridg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XBridg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is for XBridge C8)</w:t>
      </w:r>
      <w:r w:rsidR="00A4009A">
        <w:t>.</w:t>
      </w:r>
    </w:p>
    <w:p w14:paraId="19D7BE07" w14:textId="346D7E07" w:rsidR="009257C7" w:rsidRPr="009257C7" w:rsidRDefault="00410C59" w:rsidP="009257C7">
      <w:r>
        <w:tab/>
      </w:r>
      <w:r w:rsidR="009448A6">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r>
        <w:t>XBridge Shield RP18 column</w:t>
      </w:r>
      <w:r w:rsidRPr="006F1F34">
        <w:t>.</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lastRenderedPageBreak/>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74F4BA00" w14:textId="49721027" w:rsidR="009448A6" w:rsidRPr="00CB7D4B" w:rsidRDefault="009448A6" w:rsidP="009448A6">
      <w:r w:rsidRPr="00AF079C">
        <w:t>The model predictions are well calibrated with the data</w:t>
      </w:r>
      <w:r w:rsidR="00DF160F">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w:t>
      </w:r>
      <w:r w:rsidR="007D7C0E">
        <w:t>at the</w:t>
      </w:r>
      <w:r>
        <w:t xml:space="preserve"> added predicted value of XBridge Shield RP18 data</w:t>
      </w:r>
      <w:r w:rsidR="007D7C0E">
        <w:t xml:space="preserve"> is large</w:t>
      </w:r>
      <w:r>
        <w:t xml:space="preserve">. 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p>
    <w:p w14:paraId="35E223A7" w14:textId="4BDBEC94" w:rsidR="009448A6" w:rsidRPr="0046593F" w:rsidRDefault="009448A6" w:rsidP="009448A6">
      <w:r>
        <w:t>All model parameters jointly affect analyte retention. To better illustrate th</w:t>
      </w:r>
      <w:r w:rsidR="00095461">
        <w:t>is</w:t>
      </w:r>
      <w:r>
        <w:t xml:space="preserve"> joined effect of parameters, we simulated the retention factors for the typical acidic, basic and neutral analyte with log P of 0, 3 and 6. The results are present in Figure 4.</w:t>
      </w:r>
      <w:r w:rsidR="008036F3">
        <w:t xml:space="preserve"> Based on that graph one is able to </w:t>
      </w:r>
      <w:r w:rsidR="004B1070">
        <w:t xml:space="preserve">directly </w:t>
      </w:r>
      <w:r w:rsidR="008036F3">
        <w:t xml:space="preserve">compare column characteristics across a wide range of </w:t>
      </w:r>
      <w:r w:rsidR="00095461">
        <w:t xml:space="preserve">chromatographic </w:t>
      </w:r>
      <w:r w:rsidR="008036F3">
        <w:t xml:space="preserve">conditions. </w:t>
      </w:r>
      <w:r>
        <w:t>We also provide various isocratic prediction for 6 selected analytes to illustrate the impact of parameters on isocratic retention (Figure S8 and S9).</w:t>
      </w:r>
    </w:p>
    <w:p w14:paraId="12EC0BA3" w14:textId="4DF79CA7" w:rsidR="009448A6" w:rsidRDefault="00857755" w:rsidP="009448A6">
      <w:pPr>
        <w:pStyle w:val="VAFigureCaption"/>
      </w:pPr>
      <w:r>
        <w:rPr>
          <w:noProof/>
        </w:rPr>
        <w:drawing>
          <wp:inline distT="0" distB="0" distL="0" distR="0" wp14:anchorId="2F4183D1" wp14:editId="62869A19">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306E4F7C" w14:textId="5A04716E" w:rsidR="009448A6" w:rsidRDefault="009448A6" w:rsidP="009448A6">
      <w:pPr>
        <w:pStyle w:val="VAFigureCaption"/>
      </w:pPr>
      <w:r w:rsidRPr="00AF079C">
        <w:t xml:space="preserve">Figure </w:t>
      </w:r>
      <w:r>
        <w:t>5</w:t>
      </w:r>
      <w:r w:rsidRPr="00AF079C">
        <w:t xml:space="preserve">. </w:t>
      </w:r>
      <w:r>
        <w:t>The optimal Bayesian-based chromatographic conditions found based on individual data predictions.</w:t>
      </w:r>
    </w:p>
    <w:p w14:paraId="6884AA81" w14:textId="058572EC" w:rsidR="007D7C0E" w:rsidRDefault="007D7C0E" w:rsidP="007D7C0E">
      <w:pPr>
        <w:rPr>
          <w:rFonts w:ascii="Times New Roman" w:hAnsi="Times New Roman"/>
        </w:rPr>
      </w:pPr>
      <w:r>
        <w:t xml:space="preserve">The population predictions are very uncertain and of limited </w:t>
      </w:r>
      <w:r w:rsidR="00DF160F">
        <w:t xml:space="preserve">practical </w:t>
      </w:r>
      <w:r>
        <w:t xml:space="preserve">usefulness. Basically, they are driven by unexplained BAV </w:t>
      </w:r>
      <w:r w:rsidRPr="004C3D84">
        <w:rPr>
          <w:rFonts w:ascii="Times New Roman" w:hAnsi="Times New Roman"/>
          <w:i/>
          <w:iCs/>
        </w:rPr>
        <w:t>ω</w:t>
      </w:r>
      <w:r>
        <w:t xml:space="preserve">, which is large. However, by adding experimental </w:t>
      </w:r>
      <w:r>
        <w:t xml:space="preserve">information one can decrease this uncertainty. For example, including all the experimental data provides a very accurate </w:t>
      </w:r>
      <w:r w:rsidR="00DF160F">
        <w:t xml:space="preserve">individual </w:t>
      </w:r>
      <w:r>
        <w:t>prediction</w:t>
      </w:r>
      <w:r w:rsidR="00DF160F">
        <w:t>s</w:t>
      </w:r>
      <w:r>
        <w:t xml:space="preserve">. For the limited data predictions the uncertainty is almost entirely reduced for XBridge Shield RP18 column (as there is a lot of data collect using that particular column). For </w:t>
      </w:r>
      <w:r w:rsidR="006163A4">
        <w:t xml:space="preserve">all the </w:t>
      </w:r>
      <w:r>
        <w:t>other columns there is still some proportion of uncertainty left</w:t>
      </w:r>
      <w:r w:rsidR="00DF160F">
        <w:t xml:space="preserve">, that is </w:t>
      </w:r>
      <w:r>
        <w:t>mostly driven by c</w:t>
      </w:r>
      <w:r w:rsidRPr="004C3D84">
        <w:rPr>
          <w:rFonts w:ascii="Times New Roman" w:hAnsi="Times New Roman"/>
          <w:i/>
          <w:iCs/>
        </w:rPr>
        <w:t>ω</w:t>
      </w:r>
      <w:r>
        <w:rPr>
          <w:rFonts w:ascii="Times New Roman" w:hAnsi="Times New Roman"/>
        </w:rPr>
        <w:t>. Since</w:t>
      </w:r>
      <w:r w:rsidRPr="004C3D84">
        <w:rPr>
          <w:rFonts w:ascii="Times New Roman" w:hAnsi="Times New Roman"/>
        </w:rPr>
        <w:t xml:space="preserve"> </w:t>
      </w:r>
      <w:r w:rsidRPr="004C3D84">
        <w:t>c</w:t>
      </w:r>
      <w:r w:rsidRPr="004C3D84">
        <w:rPr>
          <w:rFonts w:ascii="Times New Roman" w:hAnsi="Times New Roman"/>
        </w:rPr>
        <w:t>ω</w:t>
      </w:r>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5109C922"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24A3214C" w14:textId="72C94051"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XBridg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488FE598" w14:textId="7B963A88" w:rsidR="00DA4679"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r w:rsidRPr="00441F83">
        <w:rPr>
          <w:i/>
          <w:iCs/>
        </w:rPr>
        <w:t>pK</w:t>
      </w:r>
      <w:r w:rsidRPr="00441F83">
        <w:rPr>
          <w:i/>
          <w:iCs/>
          <w:vertAlign w:val="subscript"/>
        </w:rPr>
        <w:t>a</w:t>
      </w:r>
      <w:r>
        <w:t>, BAV for S2 and apH,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problems, e.g. excluding analytes with more than 2 dissociations steps</w:t>
      </w:r>
      <w:r w:rsidR="00B929F4">
        <w:t xml:space="preserve"> and analytes which were </w:t>
      </w:r>
      <w:r w:rsidR="00F442E9">
        <w:t>in</w:t>
      </w:r>
      <w:r w:rsidR="00B929F4">
        <w:t xml:space="preserve"> correctly identified (there was mismatch </w:t>
      </w:r>
      <w:r w:rsidR="00B929F4">
        <w:lastRenderedPageBreak/>
        <w:t>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an</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F442E9">
        <w:instrText xml:space="preserve"> ADDIN ZOTERO_ITEM CSL_CITATION {"citationID":"o5T6lGr3","properties":{"formattedCitation":"\\super 6\\nosupersub{}","plainCitation":"6","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F442E9" w:rsidRPr="00AA671C">
        <w:rPr>
          <w:szCs w:val="24"/>
          <w:vertAlign w:val="superscript"/>
        </w:rPr>
        <w:t>6</w:t>
      </w:r>
      <w:r w:rsidR="00F442E9">
        <w:fldChar w:fldCharType="end"/>
      </w:r>
      <w:r w:rsidR="00F442E9">
        <w:t>.</w:t>
      </w:r>
      <w:r w:rsidR="00F442E9">
        <w:t xml:space="preserve"> It would lead to </w:t>
      </w:r>
      <w:r w:rsidR="00AA671C">
        <w:t>a more detailed characterization of column properties</w:t>
      </w:r>
      <w:r w:rsidR="00F442E9">
        <w:t xml:space="preserve">. This again required a dataset with larger number of structurally diverse analytes. </w:t>
      </w:r>
    </w:p>
    <w:p w14:paraId="4FE42747" w14:textId="2E945016"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4B1070">
        <w:t xml:space="preserve">It is also rather difficult to provide a very simple and general rule of improving selectivity based on the model. </w:t>
      </w:r>
      <w:r w:rsidR="00F442E9">
        <w:t xml:space="preserve">The preferred way is </w:t>
      </w:r>
      <w:r w:rsidR="004B1070">
        <w:t>to use the model based simulations and user-specific decision functions to find the conditions leading to the desired separation</w:t>
      </w:r>
      <w:r w:rsidR="00F442E9">
        <w:t>.</w:t>
      </w:r>
    </w:p>
    <w:p w14:paraId="28C30DC7" w14:textId="4A51F48A" w:rsidR="001A093C" w:rsidRPr="00AF079C" w:rsidRDefault="00857755" w:rsidP="001A093C">
      <w:pPr>
        <w:pStyle w:val="TAMainText"/>
      </w:pPr>
      <w:r>
        <w:rPr>
          <w:noProof/>
        </w:rPr>
        <w:drawing>
          <wp:inline distT="0" distB="0" distL="0" distR="0" wp14:anchorId="451F3929" wp14:editId="220E860F">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6291A27C"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w:t>
      </w:r>
      <w:r w:rsidRPr="004A457B">
        <w:t>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r w:rsidR="00DA4679" w:rsidRPr="00DA4679">
        <w:rPr>
          <w:i/>
          <w:iCs/>
        </w:rPr>
        <w:t>pK</w:t>
      </w:r>
      <w:r w:rsidR="00DA4679" w:rsidRPr="00DA4679">
        <w:rPr>
          <w:i/>
          <w:iCs/>
          <w:vertAlign w:val="subscript"/>
        </w:rPr>
        <w:t>a</w:t>
      </w:r>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This project was supported by the National Science Centre, Poland (grant 2015/18/E/ST4/00449). AK was also supported by the project POWR.03.02.00-00-I035/16-00 cofinanced by the European Union through the European Social Fund under the Operational Programm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5271D09C" w14:textId="77777777" w:rsidR="00AA671C" w:rsidRPr="00AA671C" w:rsidRDefault="00681A67" w:rsidP="00AA671C">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A671C" w:rsidRPr="00AA671C">
        <w:t>(1)</w:t>
      </w:r>
      <w:r w:rsidR="00AA671C" w:rsidRPr="00AA671C">
        <w:tab/>
        <w:t xml:space="preserve">Žuvela, P.; Skoczylas, M.; Jay Liu, J.; Ba̧czek, T.; Kaliszan, R.; Wong, M. W.; Buszewski, B. Column Characterization and Selection Systems in Reversed-Phase High-Performance Liquid Chromatography. </w:t>
      </w:r>
      <w:r w:rsidR="00AA671C" w:rsidRPr="00AA671C">
        <w:rPr>
          <w:i/>
          <w:iCs/>
        </w:rPr>
        <w:t>Chem. Rev.</w:t>
      </w:r>
      <w:r w:rsidR="00AA671C" w:rsidRPr="00AA671C">
        <w:t xml:space="preserve"> </w:t>
      </w:r>
      <w:r w:rsidR="00AA671C" w:rsidRPr="00AA671C">
        <w:rPr>
          <w:b/>
          <w:bCs/>
        </w:rPr>
        <w:t>2019</w:t>
      </w:r>
      <w:r w:rsidR="00AA671C" w:rsidRPr="00AA671C">
        <w:t xml:space="preserve">, </w:t>
      </w:r>
      <w:r w:rsidR="00AA671C" w:rsidRPr="00AA671C">
        <w:rPr>
          <w:i/>
          <w:iCs/>
        </w:rPr>
        <w:t>119</w:t>
      </w:r>
      <w:r w:rsidR="00AA671C" w:rsidRPr="00AA671C">
        <w:t xml:space="preserve"> (6), 3674–3729. https://doi.org/10.1021/acs.chemrev.8b00246.</w:t>
      </w:r>
    </w:p>
    <w:p w14:paraId="735CD00E" w14:textId="77777777" w:rsidR="00AA671C" w:rsidRPr="00AA671C" w:rsidRDefault="00AA671C" w:rsidP="00AA671C">
      <w:pPr>
        <w:pStyle w:val="Bibliografia"/>
      </w:pPr>
      <w:r w:rsidRPr="00AA671C">
        <w:t>(2)</w:t>
      </w:r>
      <w:r w:rsidRPr="00AA671C">
        <w:tab/>
        <w:t xml:space="preserve">Gritti, F.; Guiochon, G. Adsorption Mechanism in RPLC. Effect of the Nature of the Organic Modifier. </w:t>
      </w:r>
      <w:r w:rsidRPr="00AA671C">
        <w:rPr>
          <w:i/>
          <w:iCs/>
        </w:rPr>
        <w:t>Anal Chem</w:t>
      </w:r>
      <w:r w:rsidRPr="00AA671C">
        <w:t xml:space="preserve"> </w:t>
      </w:r>
      <w:r w:rsidRPr="00AA671C">
        <w:rPr>
          <w:b/>
          <w:bCs/>
        </w:rPr>
        <w:t>2005</w:t>
      </w:r>
      <w:r w:rsidRPr="00AA671C">
        <w:t xml:space="preserve">, </w:t>
      </w:r>
      <w:r w:rsidRPr="00AA671C">
        <w:rPr>
          <w:i/>
          <w:iCs/>
        </w:rPr>
        <w:t>77</w:t>
      </w:r>
      <w:r w:rsidRPr="00AA671C">
        <w:t xml:space="preserve"> (13), 4257–4272. https://doi.org/10.1021/ac0580058.</w:t>
      </w:r>
    </w:p>
    <w:p w14:paraId="4AA68BB1" w14:textId="77777777" w:rsidR="00AA671C" w:rsidRPr="00AA671C" w:rsidRDefault="00AA671C" w:rsidP="00AA671C">
      <w:pPr>
        <w:pStyle w:val="Bibliografia"/>
      </w:pPr>
      <w:r w:rsidRPr="00AA671C">
        <w:t>(3)</w:t>
      </w:r>
      <w:r w:rsidRPr="00AA671C">
        <w:tab/>
        <w:t xml:space="preserve">Gritti, F. Perspective on the Future Approaches to Predict Retention in Liquid Chromatography. </w:t>
      </w:r>
      <w:r w:rsidRPr="00AA671C">
        <w:rPr>
          <w:i/>
          <w:iCs/>
        </w:rPr>
        <w:t>Anal. Chem.</w:t>
      </w:r>
      <w:r w:rsidRPr="00AA671C">
        <w:t xml:space="preserve"> </w:t>
      </w:r>
      <w:r w:rsidRPr="00AA671C">
        <w:rPr>
          <w:b/>
          <w:bCs/>
        </w:rPr>
        <w:t>2021</w:t>
      </w:r>
      <w:r w:rsidRPr="00AA671C">
        <w:t xml:space="preserve">, </w:t>
      </w:r>
      <w:r w:rsidRPr="00AA671C">
        <w:rPr>
          <w:i/>
          <w:iCs/>
        </w:rPr>
        <w:t>93</w:t>
      </w:r>
      <w:r w:rsidRPr="00AA671C">
        <w:t xml:space="preserve"> (14), 5653–5664. https://doi.org/10.1021/acs.analchem.0c05078.</w:t>
      </w:r>
    </w:p>
    <w:p w14:paraId="7249E0A3" w14:textId="77777777" w:rsidR="00AA671C" w:rsidRPr="00AA671C" w:rsidRDefault="00AA671C" w:rsidP="00AA671C">
      <w:pPr>
        <w:pStyle w:val="Bibliografia"/>
      </w:pPr>
      <w:r w:rsidRPr="00AA671C">
        <w:t>(4)</w:t>
      </w:r>
      <w:r w:rsidRPr="00AA671C">
        <w:tab/>
        <w:t xml:space="preserve">Kamedulska, A.; Kubik, Ł.; Jacyna, J.; Struck-Lewicka, W.; Markuszewski, M. J.; Wiczling, P. Toward the </w:t>
      </w:r>
      <w:r w:rsidRPr="00AA671C">
        <w:lastRenderedPageBreak/>
        <w:t xml:space="preserve">General Mechanistic Model of Liquid Chromatographic Retention. </w:t>
      </w:r>
      <w:r w:rsidRPr="00AA671C">
        <w:rPr>
          <w:i/>
          <w:iCs/>
        </w:rPr>
        <w:t>Anal. Chem.</w:t>
      </w:r>
      <w:r w:rsidRPr="00AA671C">
        <w:t xml:space="preserve"> </w:t>
      </w:r>
      <w:r w:rsidRPr="00AA671C">
        <w:rPr>
          <w:b/>
          <w:bCs/>
        </w:rPr>
        <w:t>2022</w:t>
      </w:r>
      <w:r w:rsidRPr="00AA671C">
        <w:t xml:space="preserve">, </w:t>
      </w:r>
      <w:r w:rsidRPr="00AA671C">
        <w:rPr>
          <w:i/>
          <w:iCs/>
        </w:rPr>
        <w:t>94</w:t>
      </w:r>
      <w:r w:rsidRPr="00AA671C">
        <w:t xml:space="preserve"> (31), 11070–11080. https://doi.org/10.1021/acs.analchem.2c02034.</w:t>
      </w:r>
    </w:p>
    <w:p w14:paraId="173BB72B" w14:textId="77777777" w:rsidR="00AA671C" w:rsidRPr="00AA671C" w:rsidRDefault="00AA671C" w:rsidP="00AA671C">
      <w:pPr>
        <w:pStyle w:val="Bibliografia"/>
      </w:pPr>
      <w:r w:rsidRPr="00AA671C">
        <w:t>(5)</w:t>
      </w:r>
      <w:r w:rsidRPr="00AA671C">
        <w:tab/>
        <w:t xml:space="preserve">Kamedulska, A.; Kubik, Ł.; Wiczling, P. Statistical Analysis of Isocratic Chromatographic Data Using Bayesian Modeling. </w:t>
      </w:r>
      <w:r w:rsidRPr="00AA671C">
        <w:rPr>
          <w:i/>
          <w:iCs/>
        </w:rPr>
        <w:t>Anal Bioanal Chem</w:t>
      </w:r>
      <w:r w:rsidRPr="00AA671C">
        <w:t xml:space="preserve"> </w:t>
      </w:r>
      <w:r w:rsidRPr="00AA671C">
        <w:rPr>
          <w:b/>
          <w:bCs/>
        </w:rPr>
        <w:t>2022</w:t>
      </w:r>
      <w:r w:rsidRPr="00AA671C">
        <w:t xml:space="preserve">, </w:t>
      </w:r>
      <w:r w:rsidRPr="00AA671C">
        <w:rPr>
          <w:i/>
          <w:iCs/>
        </w:rPr>
        <w:t>414</w:t>
      </w:r>
      <w:r w:rsidRPr="00AA671C">
        <w:t xml:space="preserve"> (11), 3471–3481. https://doi.org/10.1007/s00216-022-03968-x.</w:t>
      </w:r>
    </w:p>
    <w:p w14:paraId="68EE9A1A" w14:textId="77777777" w:rsidR="00AA671C" w:rsidRPr="00AA671C" w:rsidRDefault="00AA671C" w:rsidP="00AA671C">
      <w:pPr>
        <w:pStyle w:val="Bibliografia"/>
      </w:pPr>
      <w:r w:rsidRPr="00AA671C">
        <w:t>(6)</w:t>
      </w:r>
      <w:r w:rsidRPr="00AA671C">
        <w:tab/>
        <w:t xml:space="preserve">Wiczling, P.; Kamedulska, A.; Kubik, L. Application of Bayesian Multilevel Modeling in the Quantitative Structure-Retention Relationship Studies of Heterogeneous Compounds. </w:t>
      </w:r>
      <w:r w:rsidRPr="00AA671C">
        <w:rPr>
          <w:i/>
          <w:iCs/>
        </w:rPr>
        <w:t>ANALYTICAL CHEMISTRY</w:t>
      </w:r>
      <w:r w:rsidRPr="00AA671C">
        <w:t xml:space="preserve">, 2021, </w:t>
      </w:r>
      <w:r w:rsidRPr="00AA671C">
        <w:rPr>
          <w:i/>
          <w:iCs/>
        </w:rPr>
        <w:t>93</w:t>
      </w:r>
      <w:r w:rsidRPr="00AA671C">
        <w:t>, 6961–6971. https://doi.org/10.1021/acs.analchem.0c05227.</w:t>
      </w:r>
    </w:p>
    <w:p w14:paraId="249ABB1A" w14:textId="77777777" w:rsidR="00AA671C" w:rsidRPr="00AA671C" w:rsidRDefault="00AA671C" w:rsidP="00AA671C">
      <w:pPr>
        <w:pStyle w:val="Bibliografia"/>
      </w:pPr>
      <w:r w:rsidRPr="00AA671C">
        <w:t>(7)</w:t>
      </w:r>
      <w:r w:rsidRPr="00AA671C">
        <w:tab/>
        <w:t xml:space="preserve">Wiczling, P. Analyzing Chromatographic Data Using Multilevel Modeling. </w:t>
      </w:r>
      <w:r w:rsidRPr="00AA671C">
        <w:rPr>
          <w:i/>
          <w:iCs/>
        </w:rPr>
        <w:t>ANALYTICAL AND BIOANALYTICAL CHEMISTRY</w:t>
      </w:r>
      <w:r w:rsidRPr="00AA671C">
        <w:t xml:space="preserve">, 2018, </w:t>
      </w:r>
      <w:r w:rsidRPr="00AA671C">
        <w:rPr>
          <w:i/>
          <w:iCs/>
        </w:rPr>
        <w:t>410</w:t>
      </w:r>
      <w:r w:rsidRPr="00AA671C">
        <w:t>, 3905–3915. https://doi.org/10.1007/s00216-018-1061-3.</w:t>
      </w:r>
    </w:p>
    <w:p w14:paraId="5F089E40" w14:textId="77777777" w:rsidR="00AA671C" w:rsidRPr="00AA671C" w:rsidRDefault="00AA671C" w:rsidP="00AA671C">
      <w:pPr>
        <w:pStyle w:val="Bibliografia"/>
      </w:pPr>
      <w:r w:rsidRPr="00AA671C">
        <w:t>(8)</w:t>
      </w:r>
      <w:r w:rsidRPr="00AA671C">
        <w:tab/>
        <w:t xml:space="preserve">Haider, N. Functionality Pattern Matching as an Efficient Complementary Structure/Reaction Search Tool: An Open-Source Approach. </w:t>
      </w:r>
      <w:r w:rsidRPr="00AA671C">
        <w:rPr>
          <w:i/>
          <w:iCs/>
        </w:rPr>
        <w:t>Molecules</w:t>
      </w:r>
      <w:r w:rsidRPr="00AA671C">
        <w:t xml:space="preserve"> </w:t>
      </w:r>
      <w:r w:rsidRPr="00AA671C">
        <w:rPr>
          <w:b/>
          <w:bCs/>
        </w:rPr>
        <w:t>2010</w:t>
      </w:r>
      <w:r w:rsidRPr="00AA671C">
        <w:t xml:space="preserve">, </w:t>
      </w:r>
      <w:r w:rsidRPr="00AA671C">
        <w:rPr>
          <w:i/>
          <w:iCs/>
        </w:rPr>
        <w:t>15</w:t>
      </w:r>
      <w:r w:rsidRPr="00AA671C">
        <w:t xml:space="preserve"> (8), 5079–5092. https://doi.org/10.3390/molecules15085079.</w:t>
      </w:r>
    </w:p>
    <w:p w14:paraId="68ABD3DD" w14:textId="77777777" w:rsidR="00AA671C" w:rsidRPr="00AA671C" w:rsidRDefault="00AA671C" w:rsidP="00AA671C">
      <w:pPr>
        <w:pStyle w:val="Bibliografia"/>
      </w:pPr>
      <w:r w:rsidRPr="00AA671C">
        <w:t>(9)</w:t>
      </w:r>
      <w:r w:rsidRPr="00AA671C">
        <w:tab/>
        <w:t xml:space="preserve">ACD/Labs. </w:t>
      </w:r>
      <w:r w:rsidRPr="00AA671C">
        <w:rPr>
          <w:i/>
          <w:iCs/>
        </w:rPr>
        <w:t>Release 12.0</w:t>
      </w:r>
      <w:r w:rsidRPr="00AA671C">
        <w:t>; Advanced Chemistry Development Inc.: Toronto, ON, Canada, www.acdlabs.com, 2022., 2011.</w:t>
      </w:r>
    </w:p>
    <w:p w14:paraId="22EBC497" w14:textId="77777777" w:rsidR="00AA671C" w:rsidRPr="00AA671C" w:rsidRDefault="00AA671C" w:rsidP="00AA671C">
      <w:pPr>
        <w:pStyle w:val="Bibliografia"/>
      </w:pPr>
      <w:r w:rsidRPr="00AA671C">
        <w:t>(10)</w:t>
      </w:r>
      <w:r w:rsidRPr="00AA671C">
        <w:tab/>
        <w:t xml:space="preserve">Nikitas, P.; Pappa-Louisi, A. New Equations Describing the Combined Effect of pH and Organic Modifier Concentration on the Retention in Reversed-Phase Liquid Chromatography. </w:t>
      </w:r>
      <w:r w:rsidRPr="00AA671C">
        <w:rPr>
          <w:i/>
          <w:iCs/>
        </w:rPr>
        <w:t>J Chromatogr A</w:t>
      </w:r>
      <w:r w:rsidRPr="00AA671C">
        <w:t xml:space="preserve"> </w:t>
      </w:r>
      <w:r w:rsidRPr="00AA671C">
        <w:rPr>
          <w:b/>
          <w:bCs/>
        </w:rPr>
        <w:t>2002</w:t>
      </w:r>
      <w:r w:rsidRPr="00AA671C">
        <w:t xml:space="preserve">, </w:t>
      </w:r>
      <w:r w:rsidRPr="00AA671C">
        <w:rPr>
          <w:i/>
          <w:iCs/>
        </w:rPr>
        <w:t>971</w:t>
      </w:r>
      <w:r w:rsidRPr="00AA671C">
        <w:t xml:space="preserve"> (1–2), 47–60. https://doi.org/10.1016/s0021-9673(02)00965-2.</w:t>
      </w:r>
    </w:p>
    <w:p w14:paraId="49E19FA2" w14:textId="77777777" w:rsidR="00AA671C" w:rsidRPr="00AA671C" w:rsidRDefault="00AA671C" w:rsidP="00AA671C">
      <w:pPr>
        <w:pStyle w:val="Bibliografia"/>
      </w:pPr>
      <w:r w:rsidRPr="00AA671C">
        <w:t>(11)</w:t>
      </w:r>
      <w:r w:rsidRPr="00AA671C">
        <w:tab/>
        <w:t xml:space="preserve">Nikitas, P.; Pappa-Louisi, A. Retention Models for Isocratic and Gradient Elution in Reversed-Phase Liquid Chromatography. </w:t>
      </w:r>
      <w:r w:rsidRPr="00AA671C">
        <w:rPr>
          <w:i/>
          <w:iCs/>
        </w:rPr>
        <w:t>Journal of Chromatography A</w:t>
      </w:r>
      <w:r w:rsidRPr="00AA671C">
        <w:t xml:space="preserve"> </w:t>
      </w:r>
      <w:r w:rsidRPr="00AA671C">
        <w:rPr>
          <w:b/>
          <w:bCs/>
        </w:rPr>
        <w:t>2009</w:t>
      </w:r>
      <w:r w:rsidRPr="00AA671C">
        <w:t xml:space="preserve">, </w:t>
      </w:r>
      <w:r w:rsidRPr="00AA671C">
        <w:rPr>
          <w:i/>
          <w:iCs/>
        </w:rPr>
        <w:t>1216</w:t>
      </w:r>
      <w:r w:rsidRPr="00AA671C">
        <w:t xml:space="preserve"> (10), 1737–1755. https://doi.org/10.1016/j.chroma.2008.09.051.</w:t>
      </w:r>
    </w:p>
    <w:p w14:paraId="6FB5EE54" w14:textId="77777777" w:rsidR="00AA671C" w:rsidRPr="00AA671C" w:rsidRDefault="00AA671C" w:rsidP="00AA671C">
      <w:pPr>
        <w:pStyle w:val="Bibliografia"/>
      </w:pPr>
      <w:r w:rsidRPr="00AA671C">
        <w:t>(12)</w:t>
      </w:r>
      <w:r w:rsidRPr="00AA671C">
        <w:tab/>
        <w:t xml:space="preserve">Jano, I.; Hardcastle, J. E.; Zhao, K.; Vermillion-Salsbury, R. General Equation for Calculating the Dissociation Constants of Polyprotic Acids and Bases from Measured </w:t>
      </w:r>
      <w:r w:rsidRPr="00AA671C">
        <w:t xml:space="preserve">Retention Factors in High-Performance Liquid Chromatography. </w:t>
      </w:r>
      <w:r w:rsidRPr="00AA671C">
        <w:rPr>
          <w:i/>
          <w:iCs/>
        </w:rPr>
        <w:t>J Chromatogr A</w:t>
      </w:r>
      <w:r w:rsidRPr="00AA671C">
        <w:t xml:space="preserve"> </w:t>
      </w:r>
      <w:r w:rsidRPr="00AA671C">
        <w:rPr>
          <w:b/>
          <w:bCs/>
        </w:rPr>
        <w:t>1997</w:t>
      </w:r>
      <w:r w:rsidRPr="00AA671C">
        <w:t xml:space="preserve">, </w:t>
      </w:r>
      <w:r w:rsidRPr="00AA671C">
        <w:rPr>
          <w:i/>
          <w:iCs/>
        </w:rPr>
        <w:t>762</w:t>
      </w:r>
      <w:r w:rsidRPr="00AA671C">
        <w:t xml:space="preserve"> (1–2), 63–72. https://doi.org/10.1016/s0021-9673(96)00739-x.</w:t>
      </w:r>
    </w:p>
    <w:p w14:paraId="3184FC9C" w14:textId="77777777" w:rsidR="00AA671C" w:rsidRPr="00AA671C" w:rsidRDefault="00AA671C" w:rsidP="00AA671C">
      <w:pPr>
        <w:pStyle w:val="Bibliografia"/>
      </w:pPr>
      <w:r w:rsidRPr="00AA671C">
        <w:t>(13)</w:t>
      </w:r>
      <w:r w:rsidRPr="00AA671C">
        <w:tab/>
      </w:r>
      <w:r w:rsidRPr="00AA671C">
        <w:rPr>
          <w:i/>
          <w:iCs/>
        </w:rPr>
        <w:t>Stan Development Team. YEAR. Stan Modeling Language Users Guide and Reference Manual, VERSION. https://mc-stan.org</w:t>
      </w:r>
      <w:r w:rsidRPr="00AA671C">
        <w:t>. stan-dev.github.io. //mc-stan.org/users/citations/ (accessed 2022-01-18).</w:t>
      </w:r>
    </w:p>
    <w:p w14:paraId="55DBBC52" w14:textId="77777777" w:rsidR="00AA671C" w:rsidRPr="00AA671C" w:rsidRDefault="00AA671C" w:rsidP="00AA671C">
      <w:pPr>
        <w:pStyle w:val="Bibliografia"/>
      </w:pPr>
      <w:r w:rsidRPr="00AA671C">
        <w:t>(14)</w:t>
      </w:r>
      <w:r w:rsidRPr="00AA671C">
        <w:tab/>
        <w:t xml:space="preserve">RStudio Team. </w:t>
      </w:r>
      <w:r w:rsidRPr="00AA671C">
        <w:rPr>
          <w:i/>
          <w:iCs/>
        </w:rPr>
        <w:t>RStudio: Integrated Development Environment for R</w:t>
      </w:r>
      <w:r w:rsidRPr="00AA671C">
        <w:t>; RStudio, PBC.: Boston, MA, 2020.</w:t>
      </w:r>
    </w:p>
    <w:p w14:paraId="69D472D9" w14:textId="77777777" w:rsidR="00AA671C" w:rsidRPr="00AA671C" w:rsidRDefault="00AA671C" w:rsidP="00AA671C">
      <w:pPr>
        <w:pStyle w:val="Bibliografia"/>
      </w:pPr>
      <w:r w:rsidRPr="00AA671C">
        <w:t>(15)</w:t>
      </w:r>
      <w:r w:rsidRPr="00AA671C">
        <w:tab/>
        <w:t xml:space="preserve">Kubik, Ł.; Jacyna, J.; Struck-Lewicka, W.; Markuszewski, M. J.; Wiczling, P. LC-TOF-MS Data Collected for 300 Small Molecules. XBridge Shield RP1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ZQTJ7.</w:t>
      </w:r>
    </w:p>
    <w:p w14:paraId="1646DF9A" w14:textId="77777777" w:rsidR="00AA671C" w:rsidRPr="00AA671C" w:rsidRDefault="00AA671C" w:rsidP="00AA671C">
      <w:pPr>
        <w:pStyle w:val="Bibliografia"/>
      </w:pPr>
      <w:r w:rsidRPr="00AA671C">
        <w:t>(16)</w:t>
      </w:r>
      <w:r w:rsidRPr="00AA671C">
        <w:tab/>
        <w:t xml:space="preserve">Kubik, Ł.; Jacyna, J.; Struck-Lewicka, W.; Markuszewski, M. J.; Wiczling, P. LC-TOF-MS Data Collected for 300 Small Molecules. XTerra MS C1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QBV7J.</w:t>
      </w:r>
    </w:p>
    <w:p w14:paraId="37FCD895" w14:textId="77777777" w:rsidR="00AA671C" w:rsidRPr="00AA671C" w:rsidRDefault="00AA671C" w:rsidP="00AA671C">
      <w:pPr>
        <w:pStyle w:val="Bibliografia"/>
      </w:pPr>
      <w:r w:rsidRPr="00AA671C">
        <w:t>(17)</w:t>
      </w:r>
      <w:r w:rsidRPr="00AA671C">
        <w:tab/>
        <w:t xml:space="preserve">Kubik, Ł.; Jacyna, J.; Struck-Lewicka, W.; Markuszewski, M. J.; Wiczling, P. LC-TOF-MS Data Collected for 300 Small Molecules. XTerra-C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2MCNW.</w:t>
      </w:r>
    </w:p>
    <w:p w14:paraId="7A0DAA76" w14:textId="77777777" w:rsidR="00AA671C" w:rsidRPr="00AA671C" w:rsidRDefault="00AA671C" w:rsidP="00AA671C">
      <w:pPr>
        <w:pStyle w:val="Bibliografia"/>
      </w:pPr>
      <w:r w:rsidRPr="00AA671C">
        <w:t>(18)</w:t>
      </w:r>
      <w:r w:rsidRPr="00AA671C">
        <w:tab/>
        <w:t xml:space="preserve">Kubik, Ł.; Jacyna, J.; Struck-Lewicka, W.; Markuszewski, M. J.; Wiczling, P. LC-TOF-MS Data Collected for 300 Small Molecules. XBridge Phenyl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EVUJ9.</w:t>
      </w:r>
    </w:p>
    <w:p w14:paraId="79516501" w14:textId="77777777" w:rsidR="00AA671C" w:rsidRPr="00AA671C" w:rsidRDefault="00AA671C" w:rsidP="00AA671C">
      <w:pPr>
        <w:pStyle w:val="Bibliografia"/>
      </w:pPr>
      <w:r w:rsidRPr="00AA671C">
        <w:t>(19)</w:t>
      </w:r>
      <w:r w:rsidRPr="00AA671C">
        <w:tab/>
        <w:t xml:space="preserve">Kubik, Ł.; Jacyna, J.; Struck-Lewicka, W.; Markuszewski, M. J.; Wiczling, P. LC-TOF-MS Data Collected for 300 Small Molecules. XBridge-C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Y6S8P.</w:t>
      </w:r>
    </w:p>
    <w:p w14:paraId="429CC62F" w14:textId="77777777" w:rsidR="00AA671C" w:rsidRPr="00AA671C" w:rsidRDefault="00AA671C" w:rsidP="00AA671C">
      <w:pPr>
        <w:pStyle w:val="Bibliografia"/>
      </w:pPr>
      <w:r w:rsidRPr="00AA671C">
        <w:t>(20)</w:t>
      </w:r>
      <w:r w:rsidRPr="00AA671C">
        <w:tab/>
        <w:t xml:space="preserve">Wiczling, P. Evaluation of Sequential Bayesian-Based Method Development Procedures for Chromatographic Problems Involving One, Two, and Three Analytes. </w:t>
      </w:r>
      <w:r w:rsidRPr="00AA671C">
        <w:rPr>
          <w:i/>
          <w:iCs/>
        </w:rPr>
        <w:t>SEPARATION SCIENCE PLUS</w:t>
      </w:r>
      <w:r w:rsidRPr="00AA671C">
        <w:t xml:space="preserve">, 2018, </w:t>
      </w:r>
      <w:r w:rsidRPr="00AA671C">
        <w:rPr>
          <w:i/>
          <w:iCs/>
        </w:rPr>
        <w:t>1</w:t>
      </w:r>
      <w:r w:rsidRPr="00AA671C">
        <w:t>, 63–75. https://doi.org/10.1002/sscp.201700037.</w:t>
      </w:r>
    </w:p>
    <w:p w14:paraId="4BC80072" w14:textId="1547744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C3D8C" w14:textId="77777777" w:rsidR="008B3147" w:rsidRDefault="008B3147" w:rsidP="006F1F34">
      <w:r>
        <w:separator/>
      </w:r>
    </w:p>
    <w:p w14:paraId="5101D8C2" w14:textId="77777777" w:rsidR="008B3147" w:rsidRDefault="008B3147"/>
    <w:p w14:paraId="4EE56D75" w14:textId="77777777" w:rsidR="008B3147" w:rsidRDefault="008B3147" w:rsidP="001A093C"/>
  </w:endnote>
  <w:endnote w:type="continuationSeparator" w:id="0">
    <w:p w14:paraId="1DFD9423" w14:textId="77777777" w:rsidR="008B3147" w:rsidRDefault="008B3147" w:rsidP="006F1F34">
      <w:r>
        <w:continuationSeparator/>
      </w:r>
    </w:p>
    <w:p w14:paraId="2428B1EC" w14:textId="77777777" w:rsidR="008B3147" w:rsidRDefault="008B3147"/>
    <w:p w14:paraId="483E6ED8" w14:textId="77777777" w:rsidR="008B3147" w:rsidRDefault="008B3147"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8B3147"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8B3147"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8B3147" w:rsidP="006F1F34">
    <w:pPr>
      <w:pStyle w:val="Stopka"/>
    </w:pPr>
  </w:p>
  <w:p w14:paraId="0EB6940F" w14:textId="77777777" w:rsidR="001F383C" w:rsidRDefault="008B3147"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8B3147" w:rsidP="006F1F34">
    <w:pPr>
      <w:pStyle w:val="Stopka"/>
    </w:pPr>
  </w:p>
  <w:p w14:paraId="2B7B92A3" w14:textId="77777777" w:rsidR="001F383C" w:rsidRDefault="008B3147"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21A49" w14:textId="77777777" w:rsidR="008B3147" w:rsidRDefault="008B3147" w:rsidP="006F1F34">
      <w:r>
        <w:separator/>
      </w:r>
    </w:p>
    <w:p w14:paraId="119721D6" w14:textId="77777777" w:rsidR="008B3147" w:rsidRDefault="008B3147"/>
    <w:p w14:paraId="6DF9D4DF" w14:textId="77777777" w:rsidR="008B3147" w:rsidRDefault="008B3147" w:rsidP="001A093C"/>
  </w:footnote>
  <w:footnote w:type="continuationSeparator" w:id="0">
    <w:p w14:paraId="559661B1" w14:textId="77777777" w:rsidR="008B3147" w:rsidRDefault="008B3147" w:rsidP="006F1F34">
      <w:r>
        <w:continuationSeparator/>
      </w:r>
    </w:p>
    <w:p w14:paraId="052EA90F" w14:textId="77777777" w:rsidR="008B3147" w:rsidRDefault="008B3147"/>
    <w:p w14:paraId="6A184B2F" w14:textId="77777777" w:rsidR="008B3147" w:rsidRDefault="008B3147"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8B3147"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849C3"/>
    <w:rsid w:val="000927BB"/>
    <w:rsid w:val="00093166"/>
    <w:rsid w:val="00094A15"/>
    <w:rsid w:val="00095461"/>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08A"/>
    <w:rsid w:val="002A3AAD"/>
    <w:rsid w:val="002B09C4"/>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6A10"/>
    <w:rsid w:val="00337D7A"/>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163A4"/>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4009A"/>
    <w:rsid w:val="00A61E58"/>
    <w:rsid w:val="00A659EE"/>
    <w:rsid w:val="00A713F1"/>
    <w:rsid w:val="00A774C2"/>
    <w:rsid w:val="00A82D1C"/>
    <w:rsid w:val="00A8429B"/>
    <w:rsid w:val="00A86333"/>
    <w:rsid w:val="00A9646D"/>
    <w:rsid w:val="00AA671C"/>
    <w:rsid w:val="00AB129B"/>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23B47"/>
    <w:rsid w:val="00B340E6"/>
    <w:rsid w:val="00B673C8"/>
    <w:rsid w:val="00B6759D"/>
    <w:rsid w:val="00B73148"/>
    <w:rsid w:val="00B76DAB"/>
    <w:rsid w:val="00B83009"/>
    <w:rsid w:val="00B91851"/>
    <w:rsid w:val="00B929F4"/>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E7031"/>
    <w:rsid w:val="00EF598D"/>
    <w:rsid w:val="00F06C2F"/>
    <w:rsid w:val="00F072DC"/>
    <w:rsid w:val="00F21F48"/>
    <w:rsid w:val="00F277B5"/>
    <w:rsid w:val="00F442E9"/>
    <w:rsid w:val="00F45A14"/>
    <w:rsid w:val="00F50001"/>
    <w:rsid w:val="00F51183"/>
    <w:rsid w:val="00F51469"/>
    <w:rsid w:val="00F612B8"/>
    <w:rsid w:val="00F6718C"/>
    <w:rsid w:val="00F74139"/>
    <w:rsid w:val="00F80D7C"/>
    <w:rsid w:val="00F83E89"/>
    <w:rsid w:val="00F92CD7"/>
    <w:rsid w:val="00FA67E2"/>
    <w:rsid w:val="00FB049F"/>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7</TotalTime>
  <Pages>7</Pages>
  <Words>11623</Words>
  <Characters>66257</Characters>
  <Application>Microsoft Office Word</Application>
  <DocSecurity>0</DocSecurity>
  <Lines>552</Lines>
  <Paragraphs>15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23</cp:revision>
  <dcterms:created xsi:type="dcterms:W3CDTF">2023-05-26T10:37:00Z</dcterms:created>
  <dcterms:modified xsi:type="dcterms:W3CDTF">2023-09-07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9bNPogF"/&gt;&lt;style id="http://www.zotero.org/styles/american-chemical-society" hasBibliography="1" bibliographyStyleHasBeenSet="1"/&gt;&lt;prefs&gt;&lt;pref name="fieldType" value="Field"/&gt;&lt;/prefs&gt;&lt;/data&gt;</vt:lpwstr>
  </property>
</Properties>
</file>